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9021760" w14:textId="584AD612" w:rsidR="00714726" w:rsidRDefault="00DC0F02" w:rsidP="005D19A7">
      <w:pPr>
        <w:jc w:val="center"/>
      </w:pPr>
      <w:r>
        <w:t>References</w:t>
      </w:r>
    </w:p>
    <w:p w14:paraId="43F1ACE7" w14:textId="2982F64F" w:rsidR="00794A7B" w:rsidRDefault="00794A7B" w:rsidP="00DC0F02"/>
    <w:p w14:paraId="407430A1" w14:textId="4C1ABF1D" w:rsidR="005D19A7" w:rsidRDefault="005D19A7" w:rsidP="00794A7B">
      <w:pPr>
        <w:pStyle w:val="Bibliography"/>
      </w:pPr>
      <w:r w:rsidRPr="005D19A7">
        <w:t>Callaghan, B. L., Fields, A., Gee, D. G., Gabard-Durnam, L., Caldera, C., Humphreys, K. L., Goff, B., Flannery, J., Telzer, E. H., Shapiro, M., &amp; Tottenham, N. (2020). Mind and gut: Associations between mood and gastrointestinal distress in children exposed to adversity. Development and Psychopathology, 32(1), 309–328. https://doi.org/10.1017/S09545794190000</w:t>
      </w:r>
      <w:bookmarkStart w:id="0" w:name="_GoBack"/>
      <w:bookmarkEnd w:id="0"/>
      <w:r w:rsidRPr="005D19A7">
        <w:t>87</w:t>
      </w:r>
    </w:p>
    <w:p w14:paraId="2428725B" w14:textId="2E3B9FF4" w:rsidR="00794A7B" w:rsidRPr="00794A7B" w:rsidRDefault="00794A7B" w:rsidP="00794A7B">
      <w:pPr>
        <w:pStyle w:val="Bibliography"/>
        <w:rPr>
          <w:rFonts w:ascii="Calibri" w:cs="Calibri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794A7B">
        <w:rPr>
          <w:rFonts w:ascii="Calibri" w:cs="Calibri"/>
        </w:rPr>
        <w:t xml:space="preserve">Firestein, M., &amp; Callaghan, B. (2019). The brain–gut connection: Environmental influences on gastrointestinal biology and neurobehavior across development. </w:t>
      </w:r>
      <w:r w:rsidRPr="00794A7B">
        <w:rPr>
          <w:rFonts w:ascii="Calibri" w:cs="Calibri"/>
          <w:i/>
          <w:iCs/>
        </w:rPr>
        <w:t>Developmental Psychobiology</w:t>
      </w:r>
      <w:r w:rsidRPr="00794A7B">
        <w:rPr>
          <w:rFonts w:ascii="Calibri" w:cs="Calibri"/>
        </w:rPr>
        <w:t xml:space="preserve">, </w:t>
      </w:r>
      <w:r w:rsidRPr="00794A7B">
        <w:rPr>
          <w:rFonts w:ascii="Calibri" w:cs="Calibri"/>
          <w:i/>
          <w:iCs/>
        </w:rPr>
        <w:t>61</w:t>
      </w:r>
      <w:r w:rsidRPr="00794A7B">
        <w:rPr>
          <w:rFonts w:ascii="Calibri" w:cs="Calibri"/>
        </w:rPr>
        <w:t>(5), 639–639. https://doi.org/10.1002/dev.21869</w:t>
      </w:r>
    </w:p>
    <w:p w14:paraId="3EB7D990" w14:textId="77777777" w:rsidR="00794A7B" w:rsidRPr="00794A7B" w:rsidRDefault="00794A7B" w:rsidP="00794A7B">
      <w:pPr>
        <w:pStyle w:val="Bibliography"/>
        <w:rPr>
          <w:rFonts w:ascii="Calibri" w:cs="Calibri"/>
        </w:rPr>
      </w:pPr>
      <w:r w:rsidRPr="00794A7B">
        <w:rPr>
          <w:rFonts w:ascii="Calibri" w:cs="Calibri"/>
        </w:rPr>
        <w:t xml:space="preserve">Lee, S., Wu, J., Ma, Y. L., Tsang, A., Guo, W.-J., &amp; Sung, J. (2009). Irritable bowel syndrome is strongly associated with generalized anxiety disorder: A community study. </w:t>
      </w:r>
      <w:r w:rsidRPr="00794A7B">
        <w:rPr>
          <w:rFonts w:ascii="Calibri" w:cs="Calibri"/>
          <w:i/>
          <w:iCs/>
        </w:rPr>
        <w:t>Alimentary Pharmacology &amp; Therapeutics</w:t>
      </w:r>
      <w:r w:rsidRPr="00794A7B">
        <w:rPr>
          <w:rFonts w:ascii="Calibri" w:cs="Calibri"/>
        </w:rPr>
        <w:t xml:space="preserve">, </w:t>
      </w:r>
      <w:r w:rsidRPr="00794A7B">
        <w:rPr>
          <w:rFonts w:ascii="Calibri" w:cs="Calibri"/>
          <w:i/>
          <w:iCs/>
        </w:rPr>
        <w:t>30</w:t>
      </w:r>
      <w:r w:rsidRPr="00794A7B">
        <w:rPr>
          <w:rFonts w:ascii="Calibri" w:cs="Calibri"/>
        </w:rPr>
        <w:t>(6), 643–651. https://doi.org/10.1111/j.1365-2036.2009.04074.x</w:t>
      </w:r>
    </w:p>
    <w:p w14:paraId="2E222E3F" w14:textId="77777777" w:rsidR="00794A7B" w:rsidRPr="00794A7B" w:rsidRDefault="00794A7B" w:rsidP="00794A7B">
      <w:pPr>
        <w:pStyle w:val="Bibliography"/>
        <w:rPr>
          <w:rFonts w:ascii="Calibri" w:cs="Calibri"/>
        </w:rPr>
      </w:pPr>
      <w:r w:rsidRPr="00794A7B">
        <w:rPr>
          <w:rFonts w:ascii="Calibri" w:cs="Calibri"/>
        </w:rPr>
        <w:t xml:space="preserve">Vianna, E. P. M., &amp; Tranel, D. (2006). Gastric myoelectrical activity as an index of emotional arousal. </w:t>
      </w:r>
      <w:r w:rsidRPr="00794A7B">
        <w:rPr>
          <w:rFonts w:ascii="Calibri" w:cs="Calibri"/>
          <w:i/>
          <w:iCs/>
        </w:rPr>
        <w:t>International Journal of Psychophysiology</w:t>
      </w:r>
      <w:r w:rsidRPr="00794A7B">
        <w:rPr>
          <w:rFonts w:ascii="Calibri" w:cs="Calibri"/>
        </w:rPr>
        <w:t xml:space="preserve">, </w:t>
      </w:r>
      <w:r w:rsidRPr="00794A7B">
        <w:rPr>
          <w:rFonts w:ascii="Calibri" w:cs="Calibri"/>
          <w:i/>
          <w:iCs/>
        </w:rPr>
        <w:t>61</w:t>
      </w:r>
      <w:r w:rsidRPr="00794A7B">
        <w:rPr>
          <w:rFonts w:ascii="Calibri" w:cs="Calibri"/>
        </w:rPr>
        <w:t>(1), 70–76. https://doi.org/10.1016/j.ijpsycho.2005.10.019</w:t>
      </w:r>
    </w:p>
    <w:p w14:paraId="202FFDC2" w14:textId="5DF97C71" w:rsidR="00794A7B" w:rsidRPr="00DC0F02" w:rsidRDefault="00794A7B" w:rsidP="00DC0F02">
      <w:r>
        <w:fldChar w:fldCharType="end"/>
      </w:r>
    </w:p>
    <w:sectPr w:rsidR="00794A7B" w:rsidRPr="00DC0F02" w:rsidSect="00BD3883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4D"/>
    <w:family w:val="decorative"/>
    <w:pitch w:val="variable"/>
    <w:sig w:usb0="00000003" w:usb1="10000000" w:usb2="00000000" w:usb3="00000000" w:csb0="8000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41046A1D"/>
    <w:multiLevelType w:val="hybridMultilevel"/>
    <w:tmpl w:val="693A4FC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5C852F6F"/>
    <w:multiLevelType w:val="hybridMultilevel"/>
    <w:tmpl w:val="FBBE6F8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74913629"/>
    <w:multiLevelType w:val="hybridMultilevel"/>
    <w:tmpl w:val="6E484EA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75336C26"/>
    <w:multiLevelType w:val="hybridMultilevel"/>
    <w:tmpl w:val="84F6559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1"/>
  </w:num>
  <w:num w:numId="3">
    <w:abstractNumId w:val="3"/>
  </w:num>
  <w:num w:numId="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665AF"/>
    <w:rsid w:val="00002E6E"/>
    <w:rsid w:val="000274F0"/>
    <w:rsid w:val="00075D3D"/>
    <w:rsid w:val="000C3254"/>
    <w:rsid w:val="00101275"/>
    <w:rsid w:val="00140020"/>
    <w:rsid w:val="001665AF"/>
    <w:rsid w:val="00207F47"/>
    <w:rsid w:val="00211AA9"/>
    <w:rsid w:val="00291BCF"/>
    <w:rsid w:val="00343835"/>
    <w:rsid w:val="00440E40"/>
    <w:rsid w:val="004A31F7"/>
    <w:rsid w:val="005546FD"/>
    <w:rsid w:val="005D19A7"/>
    <w:rsid w:val="00644C9E"/>
    <w:rsid w:val="00714726"/>
    <w:rsid w:val="00794A7B"/>
    <w:rsid w:val="007970CB"/>
    <w:rsid w:val="00821A72"/>
    <w:rsid w:val="00844784"/>
    <w:rsid w:val="008D329B"/>
    <w:rsid w:val="009112FD"/>
    <w:rsid w:val="00916ADB"/>
    <w:rsid w:val="00916E2D"/>
    <w:rsid w:val="00A07607"/>
    <w:rsid w:val="00A83BB0"/>
    <w:rsid w:val="00AE22E0"/>
    <w:rsid w:val="00B96D06"/>
    <w:rsid w:val="00BD3883"/>
    <w:rsid w:val="00C03F44"/>
    <w:rsid w:val="00D479AB"/>
    <w:rsid w:val="00DC0F02"/>
    <w:rsid w:val="00ED4C2B"/>
    <w:rsid w:val="00ED558A"/>
    <w:rsid w:val="00FD2E6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167DF4A2"/>
  <w15:chartTrackingRefBased/>
  <w15:docId w15:val="{D04ED755-FC2E-DD4F-9EC5-A6183AE55D3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1665AF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FD2E61"/>
    <w:pPr>
      <w:ind w:left="720"/>
      <w:contextualSpacing/>
    </w:pPr>
  </w:style>
  <w:style w:type="paragraph" w:styleId="Bibliography">
    <w:name w:val="Bibliography"/>
    <w:basedOn w:val="Normal"/>
    <w:next w:val="Normal"/>
    <w:uiPriority w:val="37"/>
    <w:unhideWhenUsed/>
    <w:rsid w:val="00794A7B"/>
    <w:pPr>
      <w:spacing w:line="480" w:lineRule="auto"/>
      <w:ind w:left="720" w:hanging="720"/>
    </w:pPr>
  </w:style>
  <w:style w:type="character" w:styleId="Hyperlink">
    <w:name w:val="Hyperlink"/>
    <w:basedOn w:val="DefaultParagraphFont"/>
    <w:uiPriority w:val="99"/>
    <w:unhideWhenUsed/>
    <w:rsid w:val="005D19A7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5D19A7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70687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2784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2627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9733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2862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7053507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20560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55200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9721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175</Words>
  <Characters>1000</Characters>
  <Application>Microsoft Office Word</Application>
  <DocSecurity>0</DocSecurity>
  <Lines>8</Lines>
  <Paragraphs>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7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mily Towner</dc:creator>
  <cp:keywords/>
  <dc:description/>
  <cp:lastModifiedBy>Emily Towner</cp:lastModifiedBy>
  <cp:revision>5</cp:revision>
  <dcterms:created xsi:type="dcterms:W3CDTF">2020-02-13T05:32:00Z</dcterms:created>
  <dcterms:modified xsi:type="dcterms:W3CDTF">2020-02-13T05:3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2"&gt;&lt;session id="EUSY2RXD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